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3A407CF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w:t>
      </w:r>
      <w:r w:rsidR="007F0A50">
        <w:rPr>
          <w:rFonts w:ascii="Calibri" w:hAnsi="Calibri" w:cs="Calibri"/>
          <w:sz w:val="24"/>
          <w:szCs w:val="24"/>
          <w:lang w:val="en-US"/>
        </w:rPr>
        <w:t>ix</w:t>
      </w:r>
      <w:r w:rsidR="005D1C4B">
        <w:rPr>
          <w:rFonts w:ascii="Calibri" w:hAnsi="Calibri" w:cs="Calibri"/>
          <w:sz w:val="24"/>
          <w:szCs w:val="24"/>
          <w:lang w:val="en-US"/>
        </w:rPr>
        <w:t xml:space="preserve"> indices were used to capture </w:t>
      </w:r>
      <w:r w:rsidR="00E958F2">
        <w:rPr>
          <w:rFonts w:ascii="Calibri" w:hAnsi="Calibri" w:cs="Calibri"/>
          <w:sz w:val="24"/>
          <w:szCs w:val="24"/>
          <w:lang w:val="en-US"/>
        </w:rPr>
        <w:t xml:space="preserve">potential </w:t>
      </w:r>
      <w:r w:rsidR="005D1C4B">
        <w:rPr>
          <w:rFonts w:ascii="Calibri" w:hAnsi="Calibri" w:cs="Calibri"/>
          <w:sz w:val="24"/>
          <w:szCs w:val="24"/>
          <w:lang w:val="en-US"/>
        </w:rPr>
        <w:t>biophysical, ecological and agronomic services and dis-services</w:t>
      </w:r>
      <w:r w:rsidR="00E958F2">
        <w:rPr>
          <w:rFonts w:ascii="Calibri" w:hAnsi="Calibri" w:cs="Calibri"/>
          <w:sz w:val="24"/>
          <w:szCs w:val="24"/>
          <w:lang w:val="en-US"/>
        </w:rPr>
        <w:t xml:space="preserve"> of the systems. Four indices were derived from f</w:t>
      </w:r>
      <w:r w:rsidR="00885DCB">
        <w:rPr>
          <w:rFonts w:ascii="Calibri" w:hAnsi="Calibri" w:cs="Calibri"/>
          <w:sz w:val="24"/>
          <w:szCs w:val="24"/>
          <w:lang w:val="en-US"/>
        </w:rPr>
        <w:t xml:space="preserve">all </w:t>
      </w:r>
      <w:r w:rsidRPr="00B730C3">
        <w:rPr>
          <w:rFonts w:ascii="Calibri" w:hAnsi="Calibri" w:cs="Calibri"/>
          <w:sz w:val="24"/>
          <w:szCs w:val="24"/>
          <w:lang w:val="en-US"/>
        </w:rPr>
        <w:t xml:space="preserve">vegetation </w:t>
      </w:r>
      <w:r w:rsidR="00E958F2">
        <w:rPr>
          <w:rFonts w:ascii="Calibri" w:hAnsi="Calibri" w:cs="Calibri"/>
          <w:sz w:val="24"/>
          <w:szCs w:val="24"/>
          <w:lang w:val="en-US"/>
        </w:rPr>
        <w:t xml:space="preserve">characteristics </w:t>
      </w:r>
      <w:r w:rsidRPr="00B730C3">
        <w:rPr>
          <w:rFonts w:ascii="Calibri" w:hAnsi="Calibri" w:cs="Calibri"/>
          <w:sz w:val="24"/>
          <w:szCs w:val="24"/>
          <w:lang w:val="en-US"/>
        </w:rPr>
        <w:t xml:space="preserve">(1) percent soil cover (soil protection), (2) total aboveground biomass (potential soil carbon input and nitrate leaching mitigation), </w:t>
      </w:r>
      <w:r w:rsidR="007F0A50">
        <w:rPr>
          <w:rFonts w:ascii="Calibri" w:hAnsi="Calibri" w:cs="Calibri"/>
          <w:sz w:val="24"/>
          <w:szCs w:val="24"/>
          <w:lang w:val="en-US"/>
        </w:rPr>
        <w:t xml:space="preserve">and </w:t>
      </w:r>
      <w:r w:rsidR="00663D56">
        <w:rPr>
          <w:rFonts w:ascii="Calibri" w:hAnsi="Calibri" w:cs="Calibri"/>
          <w:sz w:val="24"/>
          <w:szCs w:val="24"/>
          <w:lang w:val="en-US"/>
        </w:rPr>
        <w:t xml:space="preserve">(3) </w:t>
      </w:r>
      <w:r w:rsidR="00E958F2">
        <w:rPr>
          <w:rFonts w:ascii="Calibri" w:hAnsi="Calibri" w:cs="Calibri"/>
          <w:sz w:val="24"/>
          <w:szCs w:val="24"/>
          <w:lang w:val="en-US"/>
        </w:rPr>
        <w:t>plant community (</w:t>
      </w:r>
      <w:r w:rsidR="00663D56">
        <w:rPr>
          <w:rFonts w:ascii="Calibri" w:hAnsi="Calibri" w:cs="Calibri"/>
          <w:sz w:val="24"/>
          <w:szCs w:val="24"/>
          <w:lang w:val="en-US"/>
        </w:rPr>
        <w:t>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w:t>
      </w:r>
      <w:r w:rsidR="007F0A50">
        <w:rPr>
          <w:rFonts w:ascii="Calibri" w:hAnsi="Calibri" w:cs="Calibri"/>
          <w:sz w:val="24"/>
          <w:szCs w:val="24"/>
          <w:lang w:val="en-US"/>
        </w:rPr>
        <w:t>s</w:t>
      </w:r>
      <w:r w:rsidR="00E958F2">
        <w:rPr>
          <w:rFonts w:ascii="Calibri" w:hAnsi="Calibri" w:cs="Calibri"/>
          <w:sz w:val="24"/>
          <w:szCs w:val="24"/>
          <w:lang w:val="en-US"/>
        </w:rPr>
        <w:t>)</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w:t>
      </w:r>
      <w:r w:rsidR="00171A78">
        <w:rPr>
          <w:rFonts w:ascii="Calibri" w:hAnsi="Calibri" w:cs="Calibri"/>
          <w:sz w:val="24"/>
          <w:szCs w:val="24"/>
          <w:lang w:val="en-US"/>
        </w:rPr>
        <w:t xml:space="preserve">additional </w:t>
      </w:r>
      <w:r w:rsidR="00CB0057">
        <w:rPr>
          <w:rFonts w:ascii="Calibri" w:hAnsi="Calibri" w:cs="Calibri"/>
          <w:sz w:val="24"/>
          <w:szCs w:val="24"/>
          <w:lang w:val="en-US"/>
        </w:rPr>
        <w:t xml:space="preserve">metrics captured system impacts including </w:t>
      </w:r>
      <w:r w:rsidR="00C961D5">
        <w:rPr>
          <w:rFonts w:ascii="Calibri" w:hAnsi="Calibri" w:cs="Calibri"/>
          <w:sz w:val="24"/>
          <w:szCs w:val="24"/>
          <w:lang w:val="en-US"/>
        </w:rPr>
        <w:t>(</w:t>
      </w:r>
      <w:r w:rsidR="007F0A50">
        <w:rPr>
          <w:rFonts w:ascii="Calibri" w:hAnsi="Calibri" w:cs="Calibri"/>
          <w:sz w:val="24"/>
          <w:szCs w:val="24"/>
          <w:lang w:val="en-US"/>
        </w:rPr>
        <w:t>4</w:t>
      </w:r>
      <w:r w:rsidR="00C961D5">
        <w:rPr>
          <w:rFonts w:ascii="Calibri" w:hAnsi="Calibri" w:cs="Calibri"/>
          <w:sz w:val="24"/>
          <w:szCs w:val="24"/>
          <w:lang w:val="en-US"/>
        </w:rPr>
        <w:t xml:space="preserve">)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w:t>
      </w:r>
      <w:r w:rsidR="007F0A50">
        <w:rPr>
          <w:rFonts w:ascii="Calibri" w:hAnsi="Calibri" w:cs="Calibri"/>
          <w:sz w:val="24"/>
          <w:szCs w:val="24"/>
          <w:lang w:val="en-US"/>
        </w:rPr>
        <w:t>5</w:t>
      </w:r>
      <w:r w:rsidR="00C961D5">
        <w:rPr>
          <w:rFonts w:ascii="Calibri" w:hAnsi="Calibri" w:cs="Calibri"/>
          <w:sz w:val="24"/>
          <w:szCs w:val="24"/>
          <w:lang w:val="en-US"/>
        </w:rPr>
        <w:t xml:space="preserve">)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w:t>
      </w:r>
      <w:r w:rsidR="007F0A50">
        <w:rPr>
          <w:rFonts w:ascii="Calibri" w:hAnsi="Calibri" w:cs="Calibri"/>
          <w:sz w:val="24"/>
          <w:szCs w:val="24"/>
          <w:lang w:val="en-US"/>
        </w:rPr>
        <w:t>6</w:t>
      </w:r>
      <w:r w:rsidR="00C961D5">
        <w:rPr>
          <w:rFonts w:ascii="Calibri" w:hAnsi="Calibri" w:cs="Calibri"/>
          <w:sz w:val="24"/>
          <w:szCs w:val="24"/>
          <w:lang w:val="en-US"/>
        </w:rPr>
        <w:t xml:space="preserve">)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08A67362"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oil cover remained stable (~75%) across treatments and years</w:t>
      </w:r>
      <w:r w:rsidR="00BC4FB8">
        <w:rPr>
          <w:rFonts w:ascii="Calibri" w:hAnsi="Calibri" w:cs="Calibri"/>
          <w:sz w:val="24"/>
          <w:szCs w:val="24"/>
          <w:lang w:val="en-US"/>
        </w:rPr>
        <w:t>, while fall biomass varied</w:t>
      </w:r>
      <w:r w:rsidRPr="00B730C3">
        <w:rPr>
          <w:rFonts w:ascii="Calibri" w:hAnsi="Calibri" w:cs="Calibri"/>
          <w:sz w:val="24"/>
          <w:szCs w:val="24"/>
          <w:lang w:val="en-US"/>
        </w:rPr>
        <w:t xml:space="preserve">. </w:t>
      </w:r>
      <w:r w:rsidR="005D1C4B">
        <w:rPr>
          <w:rFonts w:ascii="Calibri" w:hAnsi="Calibri" w:cs="Calibri"/>
          <w:sz w:val="24"/>
          <w:szCs w:val="24"/>
          <w:lang w:val="en-US"/>
        </w:rPr>
        <w:t xml:space="preserve">Only </w:t>
      </w:r>
      <w:r w:rsidR="00BC4FB8">
        <w:rPr>
          <w:rFonts w:ascii="Calibri" w:hAnsi="Calibri" w:cs="Calibri"/>
          <w:sz w:val="24"/>
          <w:szCs w:val="24"/>
          <w:lang w:val="en-US"/>
        </w:rPr>
        <w:t xml:space="preserve">the </w:t>
      </w:r>
      <w:r w:rsidR="005D1C4B">
        <w:rPr>
          <w:rFonts w:ascii="Calibri" w:hAnsi="Calibri" w:cs="Calibri"/>
          <w:sz w:val="24"/>
          <w:szCs w:val="24"/>
          <w:lang w:val="en-US"/>
        </w:rPr>
        <w:t>radish cover crops consistently increased fall biomass compared to the no-cover control</w:t>
      </w:r>
      <w:r w:rsidR="00171A78">
        <w:rPr>
          <w:rFonts w:ascii="Calibri" w:hAnsi="Calibri" w:cs="Calibri"/>
          <w:sz w:val="24"/>
          <w:szCs w:val="24"/>
          <w:lang w:val="en-US"/>
        </w:rPr>
        <w:t xml:space="preserve">. In every system and environment, </w:t>
      </w:r>
      <w:r w:rsidR="0047621A">
        <w:rPr>
          <w:rFonts w:ascii="Calibri" w:hAnsi="Calibri" w:cs="Calibri"/>
          <w:sz w:val="24"/>
          <w:szCs w:val="24"/>
          <w:lang w:val="en-US"/>
        </w:rPr>
        <w:t xml:space="preserve">mid-season planted </w:t>
      </w:r>
      <w:r w:rsidR="00171A78">
        <w:rPr>
          <w:rFonts w:ascii="Calibri" w:hAnsi="Calibri" w:cs="Calibri"/>
          <w:sz w:val="24"/>
          <w:szCs w:val="24"/>
          <w:lang w:val="en-US"/>
        </w:rPr>
        <w:t>r</w:t>
      </w:r>
      <w:r w:rsidRPr="00B730C3">
        <w:rPr>
          <w:rFonts w:ascii="Calibri" w:hAnsi="Calibri" w:cs="Calibri"/>
          <w:sz w:val="24"/>
          <w:szCs w:val="24"/>
          <w:lang w:val="en-US"/>
        </w:rPr>
        <w:t xml:space="preserve">adish cover crops contributed over 50% of total fall biomass, while </w:t>
      </w:r>
      <w:r w:rsidR="00321061">
        <w:rPr>
          <w:rFonts w:ascii="Calibri" w:hAnsi="Calibri" w:cs="Calibri"/>
          <w:sz w:val="24"/>
          <w:szCs w:val="24"/>
          <w:lang w:val="en-US"/>
        </w:rPr>
        <w:t>even within a planting date contributions</w:t>
      </w:r>
      <w:r w:rsidR="008F6C0B">
        <w:rPr>
          <w:rFonts w:ascii="Calibri" w:hAnsi="Calibri" w:cs="Calibri"/>
          <w:sz w:val="24"/>
          <w:szCs w:val="24"/>
          <w:lang w:val="en-US"/>
        </w:rPr>
        <w:t xml:space="preserve"> to fall biomass</w:t>
      </w:r>
      <w:r w:rsidR="00321061">
        <w:rPr>
          <w:rFonts w:ascii="Calibri" w:hAnsi="Calibri" w:cs="Calibri"/>
          <w:sz w:val="24"/>
          <w:szCs w:val="24"/>
          <w:lang w:val="en-US"/>
        </w:rPr>
        <w:t xml:space="preserve"> from the mixes varied widely</w:t>
      </w:r>
      <w:r w:rsidR="00BC4FB8">
        <w:rPr>
          <w:rFonts w:ascii="Calibri" w:hAnsi="Calibri" w:cs="Calibri"/>
          <w:sz w:val="24"/>
          <w:szCs w:val="24"/>
          <w:lang w:val="en-US"/>
        </w:rPr>
        <w:t xml:space="preserve"> </w:t>
      </w:r>
      <w:r w:rsidR="00BC4FB8" w:rsidRPr="00B730C3">
        <w:rPr>
          <w:rFonts w:ascii="Calibri" w:hAnsi="Calibri" w:cs="Calibri"/>
          <w:sz w:val="24"/>
          <w:szCs w:val="24"/>
          <w:lang w:val="en-US"/>
        </w:rPr>
        <w:t>(0–80%)</w:t>
      </w:r>
      <w:r w:rsidR="00321061">
        <w:rPr>
          <w:rFonts w:ascii="Calibri" w:hAnsi="Calibri" w:cs="Calibri"/>
          <w:sz w:val="24"/>
          <w:szCs w:val="24"/>
          <w:lang w:val="en-US"/>
        </w:rPr>
        <w:t xml:space="preserve"> by</w:t>
      </w:r>
      <w:r w:rsidR="00885DCB">
        <w:rPr>
          <w:rFonts w:ascii="Calibri" w:hAnsi="Calibri" w:cs="Calibri"/>
          <w:sz w:val="24"/>
          <w:szCs w:val="24"/>
          <w:lang w:val="en-US"/>
        </w:rPr>
        <w:t xml:space="preserve"> year</w:t>
      </w:r>
      <w:r w:rsidR="00BC4FB8">
        <w:rPr>
          <w:rFonts w:ascii="Calibri" w:hAnsi="Calibri" w:cs="Calibri"/>
          <w:sz w:val="24"/>
          <w:szCs w:val="24"/>
          <w:lang w:val="en-US"/>
        </w:rPr>
        <w:t xml:space="preserve">, </w:t>
      </w:r>
      <w:r w:rsidR="00885DCB">
        <w:rPr>
          <w:rFonts w:ascii="Calibri" w:hAnsi="Calibri" w:cs="Calibri"/>
          <w:sz w:val="24"/>
          <w:szCs w:val="24"/>
          <w:lang w:val="en-US"/>
        </w:rPr>
        <w:t xml:space="preserve">cropping system </w:t>
      </w:r>
      <w:r w:rsidR="00BC4FB8">
        <w:rPr>
          <w:rFonts w:ascii="Calibri" w:hAnsi="Calibri" w:cs="Calibri"/>
          <w:sz w:val="24"/>
          <w:szCs w:val="24"/>
          <w:lang w:val="en-US"/>
        </w:rPr>
        <w:t>and their interaction</w:t>
      </w:r>
      <w:r w:rsidRPr="00B730C3">
        <w:rPr>
          <w:rFonts w:ascii="Calibri" w:hAnsi="Calibri" w:cs="Calibri"/>
          <w:sz w:val="24"/>
          <w:szCs w:val="24"/>
          <w:lang w:val="en-US"/>
        </w:rPr>
        <w:t xml:space="preserve">. Radish treatments produced neutral vegetation communities, </w:t>
      </w:r>
      <w:r w:rsidR="008F6C0B">
        <w:rPr>
          <w:rFonts w:ascii="Calibri" w:hAnsi="Calibri" w:cs="Calibri"/>
          <w:sz w:val="24"/>
          <w:szCs w:val="24"/>
          <w:lang w:val="en-US"/>
        </w:rPr>
        <w:t>while</w:t>
      </w:r>
      <w:r w:rsidRPr="00B730C3">
        <w:rPr>
          <w:rFonts w:ascii="Calibri" w:hAnsi="Calibri" w:cs="Calibri"/>
          <w:sz w:val="24"/>
          <w:szCs w:val="24"/>
          <w:lang w:val="en-US"/>
        </w:rPr>
        <w:t xml:space="preserve"> the </w:t>
      </w:r>
      <w:r w:rsidR="007F0A50">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sidR="007F0A50">
        <w:rPr>
          <w:rFonts w:ascii="Calibri" w:hAnsi="Calibri" w:cs="Calibri"/>
          <w:sz w:val="24"/>
          <w:szCs w:val="24"/>
          <w:lang w:val="en-US"/>
        </w:rPr>
        <w:t xml:space="preserve">had species with </w:t>
      </w:r>
      <w:r w:rsidR="008F6C0B">
        <w:rPr>
          <w:rFonts w:ascii="Calibri" w:hAnsi="Calibri" w:cs="Calibri"/>
          <w:sz w:val="24"/>
          <w:szCs w:val="24"/>
          <w:lang w:val="en-US"/>
        </w:rPr>
        <w:t xml:space="preserve">potentially </w:t>
      </w:r>
      <w:r w:rsidRPr="00B730C3">
        <w:rPr>
          <w:rFonts w:ascii="Calibri" w:hAnsi="Calibri" w:cs="Calibri"/>
          <w:sz w:val="24"/>
          <w:szCs w:val="24"/>
          <w:lang w:val="en-US"/>
        </w:rPr>
        <w:t xml:space="preserve">high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w:t>
      </w:r>
      <w:r w:rsidR="00D6652C">
        <w:rPr>
          <w:rFonts w:ascii="Calibri" w:hAnsi="Calibri" w:cs="Calibri"/>
          <w:sz w:val="24"/>
          <w:szCs w:val="24"/>
          <w:lang w:val="en-US"/>
        </w:rPr>
        <w:t xml:space="preserve">. </w:t>
      </w:r>
      <w:r w:rsidR="00885DCB">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sidR="00885DCB">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high crop yields,</w:t>
      </w:r>
      <w:r w:rsidR="007F0A50">
        <w:rPr>
          <w:rFonts w:ascii="Calibri" w:hAnsi="Calibri" w:cs="Calibri"/>
          <w:sz w:val="24"/>
          <w:szCs w:val="24"/>
          <w:lang w:val="en-US"/>
        </w:rPr>
        <w:t xml:space="preserve"> and no increase in perennial weeds compared to the no cover control,</w:t>
      </w:r>
      <w:r w:rsidR="00D6652C">
        <w:rPr>
          <w:rFonts w:ascii="Calibri" w:hAnsi="Calibri" w:cs="Calibri"/>
          <w:sz w:val="24"/>
          <w:szCs w:val="24"/>
          <w:lang w:val="en-US"/>
        </w:rPr>
        <w:t xml:space="preserve"> </w:t>
      </w:r>
      <w:r w:rsidR="00BC4FB8">
        <w:rPr>
          <w:rFonts w:ascii="Calibri" w:hAnsi="Calibri" w:cs="Calibri"/>
          <w:sz w:val="24"/>
          <w:szCs w:val="24"/>
          <w:lang w:val="en-US"/>
        </w:rPr>
        <w:t>but had</w:t>
      </w:r>
      <w:r w:rsidR="00D6652C">
        <w:rPr>
          <w:rFonts w:ascii="Calibri" w:hAnsi="Calibri" w:cs="Calibri"/>
          <w:sz w:val="24"/>
          <w:szCs w:val="24"/>
          <w:lang w:val="en-US"/>
        </w:rPr>
        <w:t xml:space="preserve"> </w:t>
      </w:r>
      <w:r w:rsidR="0057508E">
        <w:rPr>
          <w:rFonts w:ascii="Calibri" w:hAnsi="Calibri" w:cs="Calibri"/>
          <w:sz w:val="24"/>
          <w:szCs w:val="24"/>
          <w:lang w:val="en-US"/>
        </w:rPr>
        <w:t xml:space="preserve">moderate to </w:t>
      </w:r>
      <w:r w:rsidR="00BC4FB8">
        <w:rPr>
          <w:rFonts w:ascii="Calibri" w:hAnsi="Calibri" w:cs="Calibri"/>
          <w:sz w:val="24"/>
          <w:szCs w:val="24"/>
          <w:lang w:val="en-US"/>
        </w:rPr>
        <w:t>high pesticide toxicity</w:t>
      </w:r>
      <w:r w:rsidR="00BC4FB8">
        <w:rPr>
          <w:rFonts w:ascii="Calibri" w:hAnsi="Calibri" w:cs="Calibri"/>
          <w:sz w:val="24"/>
          <w:szCs w:val="24"/>
          <w:lang w:val="en-US"/>
        </w:rPr>
        <w:t xml:space="preserve"> loads and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xml:space="preserve">. </w:t>
      </w:r>
      <w:r w:rsidR="007F0A50">
        <w:rPr>
          <w:rFonts w:ascii="Calibri" w:hAnsi="Calibri" w:cs="Calibri"/>
          <w:sz w:val="24"/>
          <w:szCs w:val="24"/>
          <w:lang w:val="en-US"/>
        </w:rPr>
        <w:t>Conversely,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w:t>
      </w:r>
      <w:r w:rsidR="00D6652C" w:rsidRPr="008F6C0B">
        <w:rPr>
          <w:rFonts w:ascii="Calibri" w:hAnsi="Calibri" w:cs="Calibri"/>
          <w:sz w:val="24"/>
          <w:szCs w:val="24"/>
          <w:highlight w:val="yellow"/>
          <w:lang w:val="en-US"/>
        </w:rPr>
        <w:t>x</w:t>
      </w:r>
      <w:r w:rsidR="00D6652C">
        <w:rPr>
          <w:rFonts w:ascii="Calibri" w:hAnsi="Calibri" w:cs="Calibri"/>
          <w:sz w:val="24"/>
          <w:szCs w:val="24"/>
          <w:lang w:val="en-US"/>
        </w:rPr>
        <w:t xml:space="preserve">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treatments</w:t>
      </w:r>
      <w:r w:rsidR="005D1C4B">
        <w:rPr>
          <w:rFonts w:ascii="Calibri" w:hAnsi="Calibri" w:cs="Calibri"/>
          <w:sz w:val="24"/>
          <w:szCs w:val="24"/>
          <w:lang w:val="en-US"/>
        </w:rPr>
        <w:t>,</w:t>
      </w:r>
      <w:r w:rsidR="00E814F8">
        <w:rPr>
          <w:rFonts w:ascii="Calibri" w:hAnsi="Calibri" w:cs="Calibri"/>
          <w:sz w:val="24"/>
          <w:szCs w:val="24"/>
          <w:lang w:val="en-US"/>
        </w:rPr>
        <w:t xml:space="preserve"> but </w:t>
      </w:r>
      <w:r w:rsidR="00BC4FB8">
        <w:rPr>
          <w:rFonts w:ascii="Calibri" w:hAnsi="Calibri" w:cs="Calibri"/>
          <w:sz w:val="24"/>
          <w:szCs w:val="24"/>
          <w:lang w:val="en-US"/>
        </w:rPr>
        <w:t xml:space="preserve">had </w:t>
      </w:r>
      <w:r w:rsidR="00BC4FB8">
        <w:rPr>
          <w:rFonts w:ascii="Calibri" w:hAnsi="Calibri" w:cs="Calibri"/>
          <w:sz w:val="24"/>
          <w:szCs w:val="24"/>
          <w:lang w:val="en-US"/>
        </w:rPr>
        <w:t>low pesticide toxicity</w:t>
      </w:r>
      <w:r w:rsidR="00BC4FB8">
        <w:rPr>
          <w:rFonts w:ascii="Calibri" w:hAnsi="Calibri" w:cs="Calibri"/>
          <w:sz w:val="24"/>
          <w:szCs w:val="24"/>
          <w:lang w:val="en-US"/>
        </w:rPr>
        <w:t xml:space="preserve"> loads and </w:t>
      </w:r>
      <w:r w:rsidR="00E814F8">
        <w:rPr>
          <w:rFonts w:ascii="Calibri" w:hAnsi="Calibri" w:cs="Calibri"/>
          <w:sz w:val="24"/>
          <w:szCs w:val="24"/>
          <w:lang w:val="en-US"/>
        </w:rPr>
        <w:t>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008F6C0B">
        <w:rPr>
          <w:rFonts w:ascii="Calibri" w:hAnsi="Calibri" w:cs="Calibri"/>
          <w:sz w:val="24"/>
          <w:szCs w:val="24"/>
          <w:lang w:val="en-US"/>
        </w:rPr>
        <w:t xml:space="preserve">In this region, </w:t>
      </w:r>
      <w:r w:rsidR="00ED39BC">
        <w:rPr>
          <w:rFonts w:ascii="Calibri" w:hAnsi="Calibri" w:cs="Calibri"/>
          <w:sz w:val="24"/>
          <w:szCs w:val="24"/>
          <w:lang w:val="en-US"/>
        </w:rPr>
        <w:t>mid-season planted radish cover crops may exhibit more consistent benefits across cropping systems and weather conditions compared to grass/clover mixtures</w:t>
      </w:r>
      <w:r w:rsidR="007F0A50">
        <w:rPr>
          <w:rFonts w:ascii="Calibri" w:hAnsi="Calibri" w:cs="Calibri"/>
          <w:sz w:val="24"/>
          <w:szCs w:val="24"/>
          <w:lang w:val="en-US"/>
        </w:rPr>
        <w:t>. T</w:t>
      </w:r>
      <w:r w:rsidRPr="00B730C3">
        <w:rPr>
          <w:rFonts w:ascii="Calibri" w:hAnsi="Calibri" w:cs="Calibri"/>
          <w:sz w:val="24"/>
          <w:szCs w:val="24"/>
          <w:lang w:val="en-US"/>
        </w:rPr>
        <w:t>hese results underscore the complexity of defining ‘beneficial’ vegetation in agricultural systems</w:t>
      </w:r>
      <w:r w:rsidR="007F0A50">
        <w:rPr>
          <w:rFonts w:ascii="Calibri" w:hAnsi="Calibri" w:cs="Calibri"/>
          <w:sz w:val="24"/>
          <w:szCs w:val="24"/>
          <w:lang w:val="en-US"/>
        </w:rPr>
        <w:t xml:space="preserve"> when balancing multiple goals</w:t>
      </w:r>
      <w:r w:rsidRPr="00B730C3">
        <w:rPr>
          <w:rFonts w:ascii="Calibri" w:hAnsi="Calibri" w:cs="Calibri"/>
          <w:sz w:val="24"/>
          <w:szCs w:val="24"/>
          <w:lang w:val="en-US"/>
        </w:rPr>
        <w:t xml:space="preserve">, highlighting the interplay between </w:t>
      </w:r>
      <w:r w:rsidR="005D1C4B">
        <w:rPr>
          <w:rFonts w:ascii="Calibri" w:hAnsi="Calibri" w:cs="Calibri"/>
          <w:sz w:val="24"/>
          <w:szCs w:val="24"/>
          <w:lang w:val="en-US"/>
        </w:rPr>
        <w:t xml:space="preserve">biophysical, </w:t>
      </w:r>
      <w:r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6299D4E7"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0214F2DE" w14:textId="7F274219" w:rsidR="0057508E" w:rsidRDefault="0057508E" w:rsidP="00E752C9">
      <w:pPr>
        <w:rPr>
          <w:rFonts w:ascii="Calibri" w:hAnsi="Calibri" w:cs="Calibri"/>
          <w:sz w:val="24"/>
          <w:szCs w:val="24"/>
          <w:lang w:val="en-US"/>
        </w:rPr>
      </w:pPr>
      <w:r>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1205BE84" w14:textId="6AE6EEFD" w:rsidR="00A85527"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p>
    <w:p w14:paraId="0398E603" w14:textId="78989E81" w:rsidR="00235ADC" w:rsidRDefault="00235ADC" w:rsidP="0075226B">
      <w:pPr>
        <w:rPr>
          <w:rFonts w:ascii="Calibri" w:hAnsi="Calibri" w:cs="Calibri"/>
          <w:sz w:val="24"/>
          <w:szCs w:val="24"/>
          <w:lang w:val="en-US"/>
        </w:rPr>
      </w:pPr>
      <w:r>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Pr>
          <w:rFonts w:ascii="Calibri" w:hAnsi="Calibri" w:cs="Calibri"/>
          <w:sz w:val="24"/>
          <w:szCs w:val="24"/>
          <w:lang w:val="en-US"/>
        </w:rPr>
        <w:t>30 systems</w:t>
      </w:r>
      <w:r w:rsidR="00067D64">
        <w:rPr>
          <w:rFonts w:ascii="Calibri" w:hAnsi="Calibri" w:cs="Calibri"/>
          <w:sz w:val="24"/>
          <w:szCs w:val="24"/>
          <w:lang w:val="en-US"/>
        </w:rPr>
        <w:t xml:space="preserve"> as a platform</w:t>
      </w:r>
      <w:r>
        <w:rPr>
          <w:rFonts w:ascii="Calibri" w:hAnsi="Calibri" w:cs="Calibri"/>
          <w:sz w:val="24"/>
          <w:szCs w:val="24"/>
          <w:lang w:val="en-US"/>
        </w:rPr>
        <w:t>, the objectives of this study were to</w:t>
      </w:r>
      <w:r w:rsidR="00A85527">
        <w:rPr>
          <w:rFonts w:ascii="Calibri" w:hAnsi="Calibri" w:cs="Calibri"/>
          <w:sz w:val="24"/>
          <w:szCs w:val="24"/>
          <w:lang w:val="en-US"/>
        </w:rPr>
        <w:t xml:space="preserve"> examine how, when compared to a no cover control, addition of cover crops and their attendant management impacted</w:t>
      </w:r>
      <w:r>
        <w:rPr>
          <w:rFonts w:ascii="Calibri" w:hAnsi="Calibri" w:cs="Calibri"/>
          <w:sz w:val="24"/>
          <w:szCs w:val="24"/>
          <w:lang w:val="en-US"/>
        </w:rPr>
        <w:t>:</w:t>
      </w:r>
    </w:p>
    <w:p w14:paraId="6946F225" w14:textId="3724F467" w:rsidR="00997091" w:rsidRDefault="00A85527"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Cropping system service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lastRenderedPageBreak/>
        <w:t>Reduction of nitrate leaching</w:t>
      </w:r>
    </w:p>
    <w:p w14:paraId="29E67C87" w14:textId="0788ACA4" w:rsidR="00997091"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lant community e</w:t>
      </w:r>
      <w:r w:rsidR="00997091">
        <w:rPr>
          <w:rFonts w:ascii="Calibri" w:hAnsi="Calibri" w:cs="Calibri"/>
          <w:sz w:val="24"/>
          <w:szCs w:val="24"/>
          <w:lang w:val="en-US"/>
        </w:rPr>
        <w:t>cological value</w:t>
      </w:r>
    </w:p>
    <w:p w14:paraId="43921A3B" w14:textId="7E418D70" w:rsidR="00A85527"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192833D1" w:rsidR="00275DFF" w:rsidRPr="00E519B2"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F73B12">
        <w:rPr>
          <w:rFonts w:ascii="Calibri" w:hAnsi="Calibri" w:cs="Calibri"/>
          <w:sz w:val="24"/>
          <w:szCs w:val="24"/>
          <w:lang w:val="en-US"/>
        </w:rPr>
        <w:t xml:space="preserve">We do not include the costs associated with cover crop implementation because these calculations are complex and depend heavily on the context. In many situations in Denmark, cover crop implementations may be mandatory and/or subsidized, further complicating such calculations. We provide an estimate of costs in supplemental material, but exclude that information from this analysis in order to focus on outcomes that may be supported through policy.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lastRenderedPageBreak/>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E958F2" w14:paraId="69998B1C" w14:textId="77777777">
        <w:tc>
          <w:tcPr>
            <w:tcW w:w="1555" w:type="dxa"/>
            <w:vAlign w:val="center"/>
          </w:tcPr>
          <w:p w14:paraId="6025962E" w14:textId="56FE6AB0" w:rsidR="00A70C8E" w:rsidRDefault="00A70C8E">
            <w:pPr>
              <w:jc w:val="center"/>
              <w:rPr>
                <w:lang w:val="en-US"/>
              </w:rPr>
            </w:pPr>
            <w:r>
              <w:rPr>
                <w:lang w:val="en-US"/>
              </w:rPr>
              <w:t>Mix</w:t>
            </w:r>
            <w:r w:rsidR="002C2250">
              <w:rPr>
                <w:lang w:val="en-US"/>
              </w:rPr>
              <w:t>E</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E958F2" w14:paraId="46A1FE34" w14:textId="77777777">
        <w:tc>
          <w:tcPr>
            <w:tcW w:w="1555" w:type="dxa"/>
            <w:vAlign w:val="center"/>
          </w:tcPr>
          <w:p w14:paraId="427A91FB" w14:textId="0253D96F" w:rsidR="00A70C8E" w:rsidRDefault="00A70C8E">
            <w:pPr>
              <w:jc w:val="center"/>
              <w:rPr>
                <w:lang w:val="en-US"/>
              </w:rPr>
            </w:pPr>
            <w:r>
              <w:rPr>
                <w:lang w:val="en-US"/>
              </w:rPr>
              <w:t>Mix</w:t>
            </w:r>
            <w:r w:rsidR="002C2250">
              <w:rPr>
                <w:lang w:val="en-US"/>
              </w:rPr>
              <w:t>M</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E958F2" w14:paraId="49E1C5D0" w14:textId="77777777">
        <w:tc>
          <w:tcPr>
            <w:tcW w:w="1555" w:type="dxa"/>
            <w:vAlign w:val="center"/>
          </w:tcPr>
          <w:p w14:paraId="4FA1FCDD" w14:textId="23F48378" w:rsidR="00A70C8E" w:rsidRDefault="00A70C8E">
            <w:pPr>
              <w:jc w:val="center"/>
              <w:rPr>
                <w:lang w:val="en-US"/>
              </w:rPr>
            </w:pPr>
            <w:r>
              <w:rPr>
                <w:lang w:val="en-US"/>
              </w:rPr>
              <w:t>Rad</w:t>
            </w:r>
            <w:r w:rsidR="002C2250">
              <w:rPr>
                <w:lang w:val="en-US"/>
              </w:rPr>
              <w:t>M</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E958F2" w14:paraId="5DB034BC" w14:textId="77777777">
        <w:tc>
          <w:tcPr>
            <w:tcW w:w="1555" w:type="dxa"/>
            <w:vAlign w:val="center"/>
          </w:tcPr>
          <w:p w14:paraId="756E9739" w14:textId="5575773B" w:rsidR="00A70C8E" w:rsidRDefault="00A70C8E">
            <w:pPr>
              <w:jc w:val="center"/>
              <w:rPr>
                <w:lang w:val="en-US"/>
              </w:rPr>
            </w:pPr>
            <w:r>
              <w:rPr>
                <w:lang w:val="en-US"/>
              </w:rPr>
              <w:t>Rad</w:t>
            </w:r>
            <w:r w:rsidR="002C2250">
              <w:rPr>
                <w:lang w:val="en-US"/>
              </w:rPr>
              <w:t>L</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r>
              <w:rPr>
                <w:lang w:val="en-US"/>
              </w:rPr>
              <w:t>NoCC</w:t>
            </w:r>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lastRenderedPageBreak/>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0"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0"/>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5E311014"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lastRenderedPageBreak/>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E958F2"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E958F2"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E3EEE9F" w:rsidR="00A70C8E" w:rsidRDefault="00A70C8E" w:rsidP="00A70C8E">
      <w:pPr>
        <w:rPr>
          <w:lang w:val="en-US"/>
        </w:rPr>
      </w:pPr>
      <w:r>
        <w:rPr>
          <w:lang w:val="en-US"/>
        </w:rPr>
        <w:t xml:space="preserve">The amount of aboveground vegetative biomass in each treatment was measured </w:t>
      </w:r>
      <w:r w:rsidR="00206098">
        <w:rPr>
          <w:lang w:val="en-US"/>
        </w:rPr>
        <w:t xml:space="preserve">shortly after image collection for fall ground cover measurements </w:t>
      </w:r>
      <w:r>
        <w:rPr>
          <w:lang w:val="en-US"/>
        </w:rPr>
        <w:t xml:space="preserve">(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4C074C74"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1" w:author="Bo Melander" w:date="2025-02-12T12:55:00Z" w16du:dateUtc="2025-02-12T11:55:00Z">
            <w:rPr>
              <w:lang w:val="en-US"/>
            </w:rPr>
          </w:rPrChange>
        </w:rPr>
        <w:t>2</w:t>
      </w:r>
      <w:r w:rsidR="00206098">
        <w:rPr>
          <w:lang w:val="en-US"/>
        </w:rPr>
        <w:t xml:space="preserve"> q</w:t>
      </w:r>
      <w:r>
        <w:rPr>
          <w:lang w:val="en-US"/>
        </w:rPr>
        <w:t xml:space="preserve">uadrats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spring counts were made to record whether there were any traceable effects from previous year’s cover crop treatments.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2" w:name="_Hlk194489208"/>
      <w:bookmarkStart w:id="13"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2"/>
    <w:p w14:paraId="7D714056" w14:textId="7A947D7C"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and agronomic </w:t>
      </w:r>
      <w:r w:rsidR="00F65982">
        <w:rPr>
          <w:lang w:val="en-US"/>
        </w:rPr>
        <w:t>harm w</w:t>
      </w:r>
      <w:r w:rsidR="00206098">
        <w:rPr>
          <w:lang w:val="en-US"/>
        </w:rPr>
        <w:t>ere</w:t>
      </w:r>
      <w:r w:rsidR="00F65982">
        <w:rPr>
          <w:lang w:val="en-US"/>
        </w:rPr>
        <w:t xml:space="preserve"> </w:t>
      </w:r>
      <w:r w:rsidR="00F65982">
        <w:rPr>
          <w:lang w:val="en-US"/>
        </w:rPr>
        <w:lastRenderedPageBreak/>
        <w:t xml:space="preserve">estimated using a methodology derived from that of Yvoz et al. 2021. </w:t>
      </w:r>
      <w:r w:rsidR="00206098">
        <w:rPr>
          <w:lang w:val="en-US"/>
        </w:rPr>
        <w:t>For ecological value, t</w:t>
      </w:r>
      <w:r w:rsidR="00C06D19">
        <w:rPr>
          <w:lang w:val="en-US"/>
        </w:rPr>
        <w:t>wo</w:t>
      </w:r>
      <w:r w:rsidR="00553E7F">
        <w:rPr>
          <w:lang w:val="en-US"/>
        </w:rPr>
        <w:t xml:space="preserve"> indices were estimated</w:t>
      </w:r>
      <w:r w:rsidR="00C06D19">
        <w:rPr>
          <w:lang w:val="en-US"/>
        </w:rPr>
        <w:t xml:space="preserve">. The first, </w:t>
      </w:r>
      <w:r w:rsidR="00553E7F">
        <w:rPr>
          <w:lang w:val="en-US"/>
        </w:rPr>
        <w:t xml:space="preserve"> 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The agronomic harm index was comprised of </w:t>
      </w:r>
      <w:r w:rsidR="00750879">
        <w:rPr>
          <w:lang w:val="en-US"/>
        </w:rPr>
        <w:t xml:space="preserve">three sub-indices representing </w:t>
      </w:r>
      <w:r w:rsidR="00C06D19">
        <w:rPr>
          <w:lang w:val="en-US"/>
        </w:rPr>
        <w:t xml:space="preserve">(3a) </w:t>
      </w:r>
      <w:r w:rsidR="00750879">
        <w:rPr>
          <w:lang w:val="en-US"/>
        </w:rPr>
        <w:t xml:space="preserve">competition with crops, </w:t>
      </w:r>
      <w:r w:rsidR="00C06D19">
        <w:rPr>
          <w:lang w:val="en-US"/>
        </w:rPr>
        <w:t>(</w:t>
      </w:r>
      <w:r w:rsidR="006D423D">
        <w:rPr>
          <w:lang w:val="en-US"/>
        </w:rPr>
        <w:t>3b</w:t>
      </w:r>
      <w:r w:rsidR="00C06D19">
        <w:rPr>
          <w:lang w:val="en-US"/>
        </w:rPr>
        <w:t xml:space="preserve">) </w:t>
      </w:r>
      <w:r w:rsidR="00750879">
        <w:rPr>
          <w:lang w:val="en-US"/>
        </w:rPr>
        <w:t>contribution to harvest difficulties, and</w:t>
      </w:r>
      <w:r w:rsidR="00C06D19">
        <w:rPr>
          <w:lang w:val="en-US"/>
        </w:rPr>
        <w:t xml:space="preserve"> (3</w:t>
      </w:r>
      <w:r w:rsidR="006D423D">
        <w:rPr>
          <w:lang w:val="en-US"/>
        </w:rPr>
        <w:t>c</w:t>
      </w:r>
      <w:r w:rsidR="00C06D19">
        <w:rPr>
          <w:lang w:val="en-US"/>
        </w:rPr>
        <w:t>)</w:t>
      </w:r>
      <w:r w:rsidR="00750879">
        <w:rPr>
          <w:lang w:val="en-US"/>
        </w:rPr>
        <w:t xml:space="preserve"> contribution to future weed infestations</w:t>
      </w:r>
      <w:r w:rsidR="00C06D19">
        <w:rPr>
          <w:lang w:val="en-US"/>
        </w:rPr>
        <w:t>. More details on each sub-index are presented in s</w:t>
      </w:r>
      <w:r w:rsidR="0034538E">
        <w:rPr>
          <w:lang w:val="en-US"/>
        </w:rPr>
        <w:t xml:space="preserve">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hree indices</w:t>
      </w:r>
      <w:r w:rsidR="006D423D">
        <w:rPr>
          <w:lang w:val="en-US"/>
        </w:rPr>
        <w:t xml:space="preserve"> (</w:t>
      </w:r>
      <w:r w:rsidR="00CA5767">
        <w:rPr>
          <w:lang w:val="en-US"/>
        </w:rPr>
        <w:t>on a scale of 0-3</w:t>
      </w:r>
      <w:r w:rsidR="006D423D">
        <w:rPr>
          <w:lang w:val="en-US"/>
        </w:rPr>
        <w:t>) for each of the 16 species/genuses observed in our study</w:t>
      </w:r>
      <w:r w:rsidR="00CA5767">
        <w:rPr>
          <w:lang w:val="en-US"/>
        </w:rPr>
        <w:t>.</w:t>
      </w:r>
      <w:r w:rsidR="006D423D">
        <w:rPr>
          <w:lang w:val="en-US"/>
        </w:rPr>
        <w:t xml:space="preserve"> These values were weighted by the species/genuses’ percent cover for each sample to calculate the fall vegetation community’s </w:t>
      </w:r>
      <w:r w:rsidR="00530874">
        <w:rPr>
          <w:lang w:val="en-US"/>
        </w:rPr>
        <w:t xml:space="preserve">potential benefit to pollinators, </w:t>
      </w:r>
      <w:r w:rsidR="006D423D">
        <w:rPr>
          <w:lang w:val="en-US"/>
        </w:rPr>
        <w:t xml:space="preserve">potential </w:t>
      </w:r>
      <w:r w:rsidR="00530874">
        <w:rPr>
          <w:lang w:val="en-US"/>
        </w:rPr>
        <w:t xml:space="preserve">contributions to organisms, and </w:t>
      </w:r>
      <w:r w:rsidR="006D423D">
        <w:rPr>
          <w:lang w:val="en-US"/>
        </w:rPr>
        <w:t xml:space="preserve">potential to cause </w:t>
      </w:r>
      <w:r w:rsidR="00530874">
        <w:rPr>
          <w:lang w:val="en-US"/>
        </w:rPr>
        <w:t xml:space="preserve">agronomic harm.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used to represent the community’s potential ‘ecological benefits’</w:t>
      </w:r>
      <w:r w:rsidR="001451D4">
        <w:rPr>
          <w:lang w:val="en-US"/>
        </w:rPr>
        <w:t>.</w:t>
      </w:r>
    </w:p>
    <w:bookmarkEnd w:id="13"/>
    <w:p w14:paraId="37219B3E" w14:textId="77777777" w:rsidR="007E58F7" w:rsidRDefault="007E58F7" w:rsidP="007E58F7">
      <w:pPr>
        <w:pStyle w:val="Heading3"/>
        <w:rPr>
          <w:lang w:val="en-GB"/>
        </w:rPr>
      </w:pPr>
      <w:r>
        <w:rPr>
          <w:lang w:val="en-GB"/>
        </w:rPr>
        <w:t>Statistics</w:t>
      </w:r>
    </w:p>
    <w:p w14:paraId="1F4D70AB" w14:textId="77777777" w:rsidR="007E58F7" w:rsidRDefault="007E58F7" w:rsidP="007E58F7">
      <w:pPr>
        <w:rPr>
          <w:lang w:val="en-GB"/>
        </w:rPr>
      </w:pPr>
      <w:r>
        <w:rPr>
          <w:lang w:val="en-GB"/>
        </w:rPr>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794BE5D4" w:rsidR="001451D4" w:rsidRDefault="007E58F7" w:rsidP="007E58F7">
      <w:pPr>
        <w:rPr>
          <w:lang w:val="en-GB"/>
        </w:rPr>
      </w:pPr>
      <w:r>
        <w:rPr>
          <w:lang w:val="en-GB"/>
        </w:rPr>
        <w:t xml:space="preserve">For total fall biomass, first a universal model was fit that included fixed effects of a year factor, tillage, residue, and cover crop, but every term had a significant interaction with year. To simplify interpretation, a separate model was then fit separately to each year’s data. In both years,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 multcomp package (CITE).</w:t>
      </w:r>
    </w:p>
    <w:p w14:paraId="3B7E7F49" w14:textId="3EE6EC98"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family with a logit link. </w:t>
      </w:r>
    </w:p>
    <w:p w14:paraId="23EFBE0A" w14:textId="16AB6CC8" w:rsidR="007E58F7" w:rsidRDefault="007E58F7" w:rsidP="007E58F7">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DDC44EF" w:rsidR="007B22B0" w:rsidRPr="00E752C9" w:rsidRDefault="00E53245" w:rsidP="007B22B0">
      <w:pPr>
        <w:rPr>
          <w:lang w:val="en-US"/>
        </w:rPr>
      </w:pPr>
      <w:r>
        <w:rPr>
          <w:lang w:val="en-US"/>
        </w:rPr>
        <w:t>Figure 1. Weather</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8A18AAD"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w:t>
      </w:r>
      <w:r>
        <w:rPr>
          <w:lang w:val="en-US"/>
        </w:rPr>
        <w:lastRenderedPageBreak/>
        <w:t xml:space="preserve">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 xml:space="preserve">he RadM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1A6BF91E" w14:textId="3C2CDEBE" w:rsidR="002E3935" w:rsidRDefault="009E5377" w:rsidP="001451D4">
      <w:pPr>
        <w:rPr>
          <w:rFonts w:ascii="Calibri" w:hAnsi="Calibri" w:cs="Calibri"/>
          <w:sz w:val="24"/>
          <w:szCs w:val="24"/>
          <w:lang w:val="en-US"/>
        </w:rPr>
      </w:pPr>
      <w:r>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 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9D43C13" w:rsidR="009E5377" w:rsidRDefault="00E53245" w:rsidP="001451D4">
      <w:pPr>
        <w:rPr>
          <w:rFonts w:ascii="Calibri" w:hAnsi="Calibri" w:cs="Calibri"/>
          <w:sz w:val="24"/>
          <w:szCs w:val="24"/>
          <w:lang w:val="en-US"/>
        </w:rPr>
      </w:pPr>
      <w:r>
        <w:rPr>
          <w:rFonts w:ascii="Calibri" w:hAnsi="Calibri" w:cs="Calibri"/>
          <w:sz w:val="24"/>
          <w:szCs w:val="24"/>
          <w:lang w:val="en-US"/>
        </w:rPr>
        <w:t>Figure 2. Fall biomass</w:t>
      </w:r>
    </w:p>
    <w:p w14:paraId="645AD57E" w14:textId="4E2452A7"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 while the mixes’ contributions varied (0–80%).</w:t>
      </w:r>
      <w:r w:rsidR="00D6502B">
        <w:rPr>
          <w:rFonts w:ascii="Calibri" w:hAnsi="Calibri" w:cs="Calibri"/>
          <w:sz w:val="24"/>
          <w:szCs w:val="24"/>
          <w:lang w:val="en-US"/>
        </w:rPr>
        <w:t xml:space="preserve"> The mid-season planted mix (MixM)</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E958F2"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32D72017" w:rsidR="009424E1" w:rsidRDefault="009424E1" w:rsidP="009424E1">
      <w:pPr>
        <w:pStyle w:val="Heading3"/>
        <w:rPr>
          <w:lang w:val="en-US"/>
        </w:rPr>
      </w:pPr>
      <w:r>
        <w:rPr>
          <w:lang w:val="en-US"/>
        </w:rPr>
        <w:t>Vegetation community</w:t>
      </w:r>
    </w:p>
    <w:p w14:paraId="56B3E2B9" w14:textId="77777777" w:rsidR="009424E1" w:rsidRDefault="009424E1" w:rsidP="00633A26">
      <w:pPr>
        <w:rPr>
          <w:rFonts w:ascii="Calibri" w:hAnsi="Calibri" w:cs="Calibri"/>
          <w:sz w:val="24"/>
          <w:szCs w:val="24"/>
          <w:lang w:val="en-US"/>
        </w:rPr>
      </w:pP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lastRenderedPageBreak/>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6A089A09" w14:textId="01F6E322" w:rsidR="00B730C3" w:rsidRPr="00B730C3" w:rsidRDefault="00B730C3" w:rsidP="009424E1">
      <w:pPr>
        <w:rPr>
          <w:rFonts w:ascii="Calibri" w:hAnsi="Calibri" w:cs="Calibri"/>
          <w:sz w:val="24"/>
          <w:szCs w:val="24"/>
          <w:lang w:val="en-US"/>
        </w:rPr>
      </w:pPr>
      <w:r w:rsidRPr="00B730C3">
        <w:rPr>
          <w:rFonts w:ascii="Calibri" w:hAnsi="Calibri" w:cs="Calibri"/>
          <w:sz w:val="24"/>
          <w:szCs w:val="24"/>
          <w:lang w:val="en-US"/>
        </w:rPr>
        <w:t xml:space="preserve"> </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9016"/>
      </w:tblGrid>
      <w:tr w:rsidR="00652D24" w14:paraId="2E26318C" w14:textId="77777777" w:rsidTr="004D09BF">
        <w:tc>
          <w:tcPr>
            <w:tcW w:w="9016" w:type="dxa"/>
            <w:vAlign w:val="center"/>
          </w:tcPr>
          <w:p w14:paraId="7C8B08A3" w14:textId="35BF1247" w:rsidR="00A80F98" w:rsidRPr="00A80F98" w:rsidRDefault="00A80F98" w:rsidP="00A80F98">
            <w:pPr>
              <w:jc w:val="center"/>
            </w:pPr>
            <w:r w:rsidRPr="00A80F98">
              <w:rPr>
                <w:noProof/>
              </w:rPr>
              <w:lastRenderedPageBreak/>
              <w:drawing>
                <wp:inline distT="0" distB="0" distL="0" distR="0" wp14:anchorId="5F5FE2C2" wp14:editId="35491BF1">
                  <wp:extent cx="5731510" cy="5731510"/>
                  <wp:effectExtent l="0" t="0" r="2540" b="2540"/>
                  <wp:docPr id="1913929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D24"/>
    <w:rsid w:val="000F52AB"/>
    <w:rsid w:val="001114A3"/>
    <w:rsid w:val="0011182C"/>
    <w:rsid w:val="00127291"/>
    <w:rsid w:val="0013795C"/>
    <w:rsid w:val="001451D4"/>
    <w:rsid w:val="00171A78"/>
    <w:rsid w:val="00175629"/>
    <w:rsid w:val="001775D0"/>
    <w:rsid w:val="00180EEB"/>
    <w:rsid w:val="001A0D18"/>
    <w:rsid w:val="001A1264"/>
    <w:rsid w:val="001A695F"/>
    <w:rsid w:val="001E07E9"/>
    <w:rsid w:val="001E3E32"/>
    <w:rsid w:val="00206098"/>
    <w:rsid w:val="00224D12"/>
    <w:rsid w:val="00235ADC"/>
    <w:rsid w:val="00264241"/>
    <w:rsid w:val="00275DFF"/>
    <w:rsid w:val="002C2250"/>
    <w:rsid w:val="002E3935"/>
    <w:rsid w:val="002E3EA3"/>
    <w:rsid w:val="00321061"/>
    <w:rsid w:val="00333287"/>
    <w:rsid w:val="00336BAD"/>
    <w:rsid w:val="00344A84"/>
    <w:rsid w:val="0034538E"/>
    <w:rsid w:val="00352C6F"/>
    <w:rsid w:val="003544E9"/>
    <w:rsid w:val="00371162"/>
    <w:rsid w:val="003A0336"/>
    <w:rsid w:val="003A431D"/>
    <w:rsid w:val="003B60EC"/>
    <w:rsid w:val="003D0BC6"/>
    <w:rsid w:val="003E205E"/>
    <w:rsid w:val="0047621A"/>
    <w:rsid w:val="00484448"/>
    <w:rsid w:val="00486A04"/>
    <w:rsid w:val="004936C6"/>
    <w:rsid w:val="004A319D"/>
    <w:rsid w:val="004B640E"/>
    <w:rsid w:val="004C2ACA"/>
    <w:rsid w:val="004E3E76"/>
    <w:rsid w:val="004E57F2"/>
    <w:rsid w:val="005010F2"/>
    <w:rsid w:val="00530874"/>
    <w:rsid w:val="00553E7F"/>
    <w:rsid w:val="0056477D"/>
    <w:rsid w:val="0057508E"/>
    <w:rsid w:val="005A2FB4"/>
    <w:rsid w:val="005D1C4B"/>
    <w:rsid w:val="00623FE4"/>
    <w:rsid w:val="00633A26"/>
    <w:rsid w:val="00645679"/>
    <w:rsid w:val="00652D24"/>
    <w:rsid w:val="00652E6D"/>
    <w:rsid w:val="00654E7A"/>
    <w:rsid w:val="00663D56"/>
    <w:rsid w:val="006A4260"/>
    <w:rsid w:val="006B0948"/>
    <w:rsid w:val="006D423D"/>
    <w:rsid w:val="00702EA8"/>
    <w:rsid w:val="0070615B"/>
    <w:rsid w:val="007477A1"/>
    <w:rsid w:val="00750879"/>
    <w:rsid w:val="0075226B"/>
    <w:rsid w:val="00782730"/>
    <w:rsid w:val="007B1493"/>
    <w:rsid w:val="007B22B0"/>
    <w:rsid w:val="007C0279"/>
    <w:rsid w:val="007D1D13"/>
    <w:rsid w:val="007E32D7"/>
    <w:rsid w:val="007E58F7"/>
    <w:rsid w:val="007F0A50"/>
    <w:rsid w:val="008016FE"/>
    <w:rsid w:val="00820384"/>
    <w:rsid w:val="00844404"/>
    <w:rsid w:val="00863080"/>
    <w:rsid w:val="0087481D"/>
    <w:rsid w:val="00885DCB"/>
    <w:rsid w:val="008A7B67"/>
    <w:rsid w:val="008C4466"/>
    <w:rsid w:val="008D61F6"/>
    <w:rsid w:val="008D679E"/>
    <w:rsid w:val="008E4FAD"/>
    <w:rsid w:val="008E6B8C"/>
    <w:rsid w:val="008F6C0B"/>
    <w:rsid w:val="00905DB0"/>
    <w:rsid w:val="0093369E"/>
    <w:rsid w:val="009424E1"/>
    <w:rsid w:val="00960509"/>
    <w:rsid w:val="00961E7C"/>
    <w:rsid w:val="00964670"/>
    <w:rsid w:val="00991510"/>
    <w:rsid w:val="00996DDB"/>
    <w:rsid w:val="00997091"/>
    <w:rsid w:val="00997973"/>
    <w:rsid w:val="009B1D0C"/>
    <w:rsid w:val="009E3F81"/>
    <w:rsid w:val="009E5377"/>
    <w:rsid w:val="009F4DCE"/>
    <w:rsid w:val="00A32989"/>
    <w:rsid w:val="00A33110"/>
    <w:rsid w:val="00A6359E"/>
    <w:rsid w:val="00A643A5"/>
    <w:rsid w:val="00A64AC9"/>
    <w:rsid w:val="00A70C8E"/>
    <w:rsid w:val="00A80F98"/>
    <w:rsid w:val="00A85527"/>
    <w:rsid w:val="00A9025D"/>
    <w:rsid w:val="00AB15F9"/>
    <w:rsid w:val="00AD02D7"/>
    <w:rsid w:val="00AD5622"/>
    <w:rsid w:val="00AE6425"/>
    <w:rsid w:val="00AF06FD"/>
    <w:rsid w:val="00AF2968"/>
    <w:rsid w:val="00B067E5"/>
    <w:rsid w:val="00B07B57"/>
    <w:rsid w:val="00B41B1E"/>
    <w:rsid w:val="00B730C3"/>
    <w:rsid w:val="00BC4FB8"/>
    <w:rsid w:val="00C06D19"/>
    <w:rsid w:val="00C237F2"/>
    <w:rsid w:val="00C512E2"/>
    <w:rsid w:val="00C51590"/>
    <w:rsid w:val="00C86200"/>
    <w:rsid w:val="00C86A80"/>
    <w:rsid w:val="00C86AE7"/>
    <w:rsid w:val="00C91C1F"/>
    <w:rsid w:val="00C961D5"/>
    <w:rsid w:val="00CA5767"/>
    <w:rsid w:val="00CB0057"/>
    <w:rsid w:val="00CC27F8"/>
    <w:rsid w:val="00CE45DF"/>
    <w:rsid w:val="00CF29E1"/>
    <w:rsid w:val="00D27CF0"/>
    <w:rsid w:val="00D3368D"/>
    <w:rsid w:val="00D54833"/>
    <w:rsid w:val="00D60065"/>
    <w:rsid w:val="00D62128"/>
    <w:rsid w:val="00D6502B"/>
    <w:rsid w:val="00D6652C"/>
    <w:rsid w:val="00D77DA7"/>
    <w:rsid w:val="00D94FC7"/>
    <w:rsid w:val="00DB54A3"/>
    <w:rsid w:val="00DC1B02"/>
    <w:rsid w:val="00DE4ABA"/>
    <w:rsid w:val="00E3737B"/>
    <w:rsid w:val="00E519B2"/>
    <w:rsid w:val="00E53245"/>
    <w:rsid w:val="00E61978"/>
    <w:rsid w:val="00E752C9"/>
    <w:rsid w:val="00E77AB0"/>
    <w:rsid w:val="00E814F8"/>
    <w:rsid w:val="00E82F36"/>
    <w:rsid w:val="00E958F2"/>
    <w:rsid w:val="00E976D6"/>
    <w:rsid w:val="00EA474E"/>
    <w:rsid w:val="00EB3265"/>
    <w:rsid w:val="00EB5C1D"/>
    <w:rsid w:val="00EC1821"/>
    <w:rsid w:val="00ED39BC"/>
    <w:rsid w:val="00EF514A"/>
    <w:rsid w:val="00F139C1"/>
    <w:rsid w:val="00F2314C"/>
    <w:rsid w:val="00F24867"/>
    <w:rsid w:val="00F31186"/>
    <w:rsid w:val="00F44A44"/>
    <w:rsid w:val="00F47D81"/>
    <w:rsid w:val="00F65982"/>
    <w:rsid w:val="00F65BC9"/>
    <w:rsid w:val="00F71074"/>
    <w:rsid w:val="00F734CE"/>
    <w:rsid w:val="00F73B12"/>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12</Pages>
  <Words>10731</Words>
  <Characters>58704</Characters>
  <Application>Microsoft Office Word</Application>
  <DocSecurity>0</DocSecurity>
  <Lines>1087</Lines>
  <Paragraphs>35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788757 788757</cp:lastModifiedBy>
  <cp:revision>9</cp:revision>
  <dcterms:created xsi:type="dcterms:W3CDTF">2025-04-02T16:43:00Z</dcterms:created>
  <dcterms:modified xsi:type="dcterms:W3CDTF">2025-04-2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V3GLPpW"/&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